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2B413172"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t xml:space="preserve">This manuscript focuses on understanding the effect of temperature on the growth curves of </w:t>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23C1C5EA"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54E8C3C4"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71A57BDB"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79AF56DF"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68B3775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proofErr w:type="gramStart"/>
      <w:r w:rsidR="0050792A">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w:t>
      </w:r>
      <w:proofErr w:type="gramStart"/>
      <w:r w:rsidRPr="00EA36F5">
        <w:rPr>
          <w:rFonts w:ascii="Times New Roman" w:eastAsia="Times New Roman" w:hAnsi="Times New Roman" w:cs="Times New Roman"/>
          <w:color w:val="000000"/>
          <w:kern w:val="0"/>
          <w:shd w:val="clear" w:color="auto" w:fill="FFFFFF"/>
          <w:lang w:eastAsia="en-GB"/>
          <w14:ligatures w14:val="none"/>
        </w:rPr>
        <w:t>the ”standard</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8F035E0" w14:textId="6EEA648D"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29180BF6"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now.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39052D46"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proofErr w:type="gramStart"/>
      <w:r w:rsidR="004F1F08">
        <w:rPr>
          <w:rFonts w:ascii="Times New Roman" w:eastAsia="Times New Roman" w:hAnsi="Times New Roman" w:cs="Times New Roman"/>
          <w:color w:val="4472C4" w:themeColor="accent1"/>
          <w:kern w:val="0"/>
          <w:shd w:val="clear" w:color="auto" w:fill="FFFFFF"/>
          <w:lang w:eastAsia="en-GB"/>
          <w14:ligatures w14:val="none"/>
        </w:rPr>
        <w:t>In regards to</w:t>
      </w:r>
      <w:proofErr w:type="gramEnd"/>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0D6B320A"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3ECCF950"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2F208BCD" w:rsidR="0034544A" w:rsidRDefault="0034544A"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3287F0A5"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0A64533D"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927E40A"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3EB17A3D"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03B8E9DF" w14:textId="2E75F5E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BE15491" w14:textId="77777777" w:rsidR="00A10492" w:rsidRDefault="00A10492">
      <w:pPr>
        <w:rPr>
          <w:rFonts w:ascii="Times New Roman" w:eastAsia="Times New Roman" w:hAnsi="Times New Roman" w:cs="Times New Roman"/>
          <w:color w:val="000000"/>
          <w:kern w:val="0"/>
          <w:lang w:eastAsia="en-GB"/>
          <w14:ligatures w14:val="none"/>
        </w:rPr>
      </w:pP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w:t>
      </w:r>
      <w:r w:rsidRPr="00EA36F5">
        <w:rPr>
          <w:rFonts w:ascii="Times New Roman" w:eastAsia="Times New Roman" w:hAnsi="Times New Roman" w:cs="Times New Roman"/>
          <w:color w:val="000000"/>
          <w:kern w:val="0"/>
          <w:shd w:val="clear" w:color="auto" w:fill="FFFFFF"/>
          <w:lang w:eastAsia="en-GB"/>
          <w14:ligatures w14:val="none"/>
        </w:rPr>
        <w:lastRenderedPageBreak/>
        <w:t>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1187B122"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356DA7B9"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4EBB21"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3EFF9E09"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7F7C14AC" w:rsidR="00A10492" w:rsidRDefault="00A10492">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22C796C8"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25BB29D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37FDFA3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3506FFF0" w14:textId="3CFC423B"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77619A5D" w14:textId="36A7DE12"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263951C7" w:rsidR="00A10492" w:rsidRDefault="00A10492">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6455BC8C"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4A21FE0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547A903F"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lastRenderedPageBreak/>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4AA59140"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Maternal effects will be more easily estimated when there are larger families, multiple generations, and/or when there are multiple sires per dam.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042A4EF3"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69F3F2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Comparing Tables S4 and S5 to Table S6 suggests that G and M may indeed be confounded. The M components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6D8D6DFE" w14:textId="3C8BC824"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FA9B4D9" w14:textId="77777777" w:rsidR="00A10492" w:rsidRDefault="00A10492">
      <w:pPr>
        <w:rPr>
          <w:rFonts w:ascii="Times New Roman" w:eastAsia="Times New Roman" w:hAnsi="Times New Roman" w:cs="Times New Roman"/>
          <w:color w:val="000000"/>
          <w:kern w:val="0"/>
          <w:lang w:eastAsia="en-GB"/>
          <w14:ligatures w14:val="none"/>
        </w:rPr>
      </w:pP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0C143B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As far as I can tell,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w:t>
      </w:r>
      <w:r w:rsidRPr="00EA36F5">
        <w:rPr>
          <w:rFonts w:ascii="Times New Roman" w:eastAsia="Times New Roman" w:hAnsi="Times New Roman" w:cs="Times New Roman"/>
          <w:color w:val="000000"/>
          <w:kern w:val="0"/>
          <w:shd w:val="clear" w:color="auto" w:fill="FFFFFF"/>
          <w:lang w:eastAsia="en-GB"/>
          <w14:ligatures w14:val="none"/>
        </w:rPr>
        <w:lastRenderedPageBreak/>
        <w:t>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75179C68"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One of the findings is that the proportion of variance explained by maternal effects declines and rebounds.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13E3A99E" w14:textId="16EAE801"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57F1FB" w14:textId="77777777" w:rsidR="00A10492" w:rsidRDefault="00A10492">
      <w:pPr>
        <w:rPr>
          <w:rFonts w:ascii="Times New Roman" w:eastAsia="Times New Roman" w:hAnsi="Times New Roman" w:cs="Times New Roman"/>
          <w:color w:val="000000"/>
          <w:kern w:val="0"/>
          <w:lang w:eastAsia="en-GB"/>
          <w14:ligatures w14:val="none"/>
        </w:rPr>
      </w:pPr>
    </w:p>
    <w:p w14:paraId="2B5DD3E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found the statement noting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2B9BA3D0"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I suspect that none of these considerations will affect the authors' main conclusion that G does not significantly differ across environments, but it would be nice to confirm that this result is robust to a model that does not include maternal effects. </w:t>
      </w:r>
      <w:r w:rsidRPr="00EA36F5">
        <w:rPr>
          <w:rFonts w:ascii="Times New Roman" w:eastAsia="Times New Roman" w:hAnsi="Times New Roman" w:cs="Times New Roman"/>
          <w:color w:val="000000"/>
          <w:kern w:val="0"/>
          <w:lang w:eastAsia="en-GB"/>
          <w14:ligatures w14:val="none"/>
        </w:rPr>
        <w:br/>
      </w:r>
    </w:p>
    <w:p w14:paraId="519067CB" w14:textId="2F641F28"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C3561E2"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3A7F14E9"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62454E24"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4AEE2897"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320468F0"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84363"/>
    <w:rsid w:val="000B61F9"/>
    <w:rsid w:val="000B7BAC"/>
    <w:rsid w:val="001106AE"/>
    <w:rsid w:val="00132341"/>
    <w:rsid w:val="0017216A"/>
    <w:rsid w:val="001A44CE"/>
    <w:rsid w:val="001B63E7"/>
    <w:rsid w:val="00217943"/>
    <w:rsid w:val="002659C1"/>
    <w:rsid w:val="002A490E"/>
    <w:rsid w:val="002B6D26"/>
    <w:rsid w:val="00300F64"/>
    <w:rsid w:val="00330DB3"/>
    <w:rsid w:val="003358BA"/>
    <w:rsid w:val="00343EC0"/>
    <w:rsid w:val="0034544A"/>
    <w:rsid w:val="003A3646"/>
    <w:rsid w:val="003C2837"/>
    <w:rsid w:val="003D57EB"/>
    <w:rsid w:val="00423C72"/>
    <w:rsid w:val="00475071"/>
    <w:rsid w:val="004804A9"/>
    <w:rsid w:val="004E4F3F"/>
    <w:rsid w:val="004F1F08"/>
    <w:rsid w:val="004F6E77"/>
    <w:rsid w:val="0050792A"/>
    <w:rsid w:val="00550391"/>
    <w:rsid w:val="00580B6D"/>
    <w:rsid w:val="00664D20"/>
    <w:rsid w:val="00665703"/>
    <w:rsid w:val="006662F4"/>
    <w:rsid w:val="006A0F2D"/>
    <w:rsid w:val="006D0E30"/>
    <w:rsid w:val="006E73FD"/>
    <w:rsid w:val="007777A6"/>
    <w:rsid w:val="007A06D6"/>
    <w:rsid w:val="007E5667"/>
    <w:rsid w:val="00840999"/>
    <w:rsid w:val="00846DE4"/>
    <w:rsid w:val="00862D23"/>
    <w:rsid w:val="0087539F"/>
    <w:rsid w:val="008802BE"/>
    <w:rsid w:val="008B3287"/>
    <w:rsid w:val="008C351B"/>
    <w:rsid w:val="008D2444"/>
    <w:rsid w:val="008F70B0"/>
    <w:rsid w:val="0090650C"/>
    <w:rsid w:val="00911C36"/>
    <w:rsid w:val="00943267"/>
    <w:rsid w:val="009E179D"/>
    <w:rsid w:val="009F3C0E"/>
    <w:rsid w:val="00A10492"/>
    <w:rsid w:val="00A25397"/>
    <w:rsid w:val="00A52041"/>
    <w:rsid w:val="00AA29C5"/>
    <w:rsid w:val="00AE02F2"/>
    <w:rsid w:val="00B11C55"/>
    <w:rsid w:val="00B24347"/>
    <w:rsid w:val="00B43A7D"/>
    <w:rsid w:val="00B43D04"/>
    <w:rsid w:val="00B664EF"/>
    <w:rsid w:val="00BC50F4"/>
    <w:rsid w:val="00BD0C04"/>
    <w:rsid w:val="00BD6667"/>
    <w:rsid w:val="00C5494C"/>
    <w:rsid w:val="00C7441A"/>
    <w:rsid w:val="00C87E21"/>
    <w:rsid w:val="00DC3410"/>
    <w:rsid w:val="00E13631"/>
    <w:rsid w:val="00E768CF"/>
    <w:rsid w:val="00E92338"/>
    <w:rsid w:val="00E95888"/>
    <w:rsid w:val="00EA36F5"/>
    <w:rsid w:val="00ED4985"/>
    <w:rsid w:val="00F247B9"/>
    <w:rsid w:val="00F43340"/>
    <w:rsid w:val="00F451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TotalTime>
  <Pages>10</Pages>
  <Words>3440</Words>
  <Characters>19614</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36</cp:revision>
  <dcterms:created xsi:type="dcterms:W3CDTF">2023-06-21T02:43:00Z</dcterms:created>
  <dcterms:modified xsi:type="dcterms:W3CDTF">2023-06-23T06:01:00Z</dcterms:modified>
</cp:coreProperties>
</file>